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6CC9F5" w14:textId="312D3DAB" w:rsidR="00E33555" w:rsidRPr="0077122D" w:rsidRDefault="008B58CB" w:rsidP="008B58CB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77122D">
        <w:rPr>
          <w:rFonts w:ascii="Times New Roman" w:hAnsi="Times New Roman" w:cs="Times New Roman"/>
          <w:b/>
          <w:sz w:val="28"/>
          <w:szCs w:val="24"/>
          <w:u w:val="single"/>
        </w:rPr>
        <w:t>LIST OF TABL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6030"/>
        <w:gridCol w:w="1575"/>
      </w:tblGrid>
      <w:tr w:rsidR="00E33555" w:rsidRPr="00394BD5" w14:paraId="76A10F81" w14:textId="77777777" w:rsidTr="0077122D">
        <w:trPr>
          <w:trHeight w:val="693"/>
        </w:trPr>
        <w:tc>
          <w:tcPr>
            <w:tcW w:w="1548" w:type="dxa"/>
          </w:tcPr>
          <w:p w14:paraId="313EB86B" w14:textId="77777777" w:rsidR="00E33555" w:rsidRPr="00394BD5" w:rsidRDefault="00E33555" w:rsidP="006C5E3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94BD5">
              <w:rPr>
                <w:rFonts w:ascii="Times New Roman" w:hAnsi="Times New Roman" w:cs="Times New Roman"/>
                <w:b/>
                <w:sz w:val="24"/>
                <w:szCs w:val="24"/>
              </w:rPr>
              <w:t>TABLE NO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.</w:t>
            </w:r>
          </w:p>
        </w:tc>
        <w:tc>
          <w:tcPr>
            <w:tcW w:w="6030" w:type="dxa"/>
          </w:tcPr>
          <w:p w14:paraId="4E359CBD" w14:textId="77777777" w:rsidR="00E33555" w:rsidRPr="00394BD5" w:rsidRDefault="00E33555" w:rsidP="006C5E3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94BD5">
              <w:rPr>
                <w:rFonts w:ascii="Times New Roman" w:hAnsi="Times New Roman" w:cs="Times New Roman"/>
                <w:b/>
                <w:sz w:val="24"/>
                <w:szCs w:val="24"/>
              </w:rPr>
              <w:t>TABLE NAME</w:t>
            </w:r>
          </w:p>
        </w:tc>
        <w:tc>
          <w:tcPr>
            <w:tcW w:w="1575" w:type="dxa"/>
          </w:tcPr>
          <w:p w14:paraId="79CADD84" w14:textId="77777777" w:rsidR="00E33555" w:rsidRPr="00394BD5" w:rsidRDefault="00E33555" w:rsidP="006C5E37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394BD5">
              <w:rPr>
                <w:rFonts w:ascii="Times New Roman" w:hAnsi="Times New Roman" w:cs="Times New Roman"/>
                <w:b/>
                <w:sz w:val="24"/>
                <w:szCs w:val="24"/>
              </w:rPr>
              <w:t>PAGE NO.</w:t>
            </w:r>
          </w:p>
        </w:tc>
      </w:tr>
      <w:tr w:rsidR="00E33555" w:rsidRPr="00066B76" w14:paraId="207AA055" w14:textId="77777777" w:rsidTr="0077122D">
        <w:trPr>
          <w:trHeight w:val="551"/>
        </w:trPr>
        <w:tc>
          <w:tcPr>
            <w:tcW w:w="1548" w:type="dxa"/>
          </w:tcPr>
          <w:p w14:paraId="1BDCC020" w14:textId="358AA0DB" w:rsidR="00E33555" w:rsidRPr="00476289" w:rsidRDefault="0077122D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6030" w:type="dxa"/>
          </w:tcPr>
          <w:p w14:paraId="42FB6D48" w14:textId="6C2FAC8D" w:rsidR="00B14315" w:rsidRPr="00476289" w:rsidRDefault="00B14315" w:rsidP="0047628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6289">
              <w:rPr>
                <w:rFonts w:ascii="Times New Roman" w:hAnsi="Times New Roman" w:cs="Times New Roman"/>
                <w:sz w:val="24"/>
                <w:szCs w:val="24"/>
              </w:rPr>
              <w:t>Description of PIMA Indian Diabetes Database</w:t>
            </w:r>
            <w:r w:rsidRPr="00476289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Pr="00476289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URL":"https://www.kaggle.com/datasets/uciml/pima-indians-diabetes-database","accessed":{"date-parts":[["2023","11","18"]]},"id":"ITEM-1","issued":{"date-parts":[["0"]]},"title":"Pima Indians Diabetes Database","type":"webpage"},"uris":["http://www.mendeley.com/documents/?uuid=887b3762-4147-3564-a2e2-c6043dfbbf90"]}],"mendeley":{"formattedCitation":"[19]","plainTextFormattedCitation":"[19]","previouslyFormattedCitation":"[19]"},"properties":{"noteIndex":0},"schema":"https://github.com/citation-style-language/schema/raw/master/csl-citation.json"}</w:instrText>
            </w:r>
            <w:r w:rsidRPr="00476289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476289">
              <w:rPr>
                <w:rFonts w:ascii="Times New Roman" w:hAnsi="Times New Roman" w:cs="Times New Roman"/>
                <w:noProof/>
                <w:sz w:val="24"/>
                <w:szCs w:val="24"/>
              </w:rPr>
              <w:t>[19]</w:t>
            </w:r>
            <w:r w:rsidRPr="00476289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7EC353A1" w14:textId="50AE1F81" w:rsidR="00E33555" w:rsidRPr="00476289" w:rsidRDefault="00E33555" w:rsidP="00476289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575" w:type="dxa"/>
          </w:tcPr>
          <w:p w14:paraId="266C36AF" w14:textId="301D722A" w:rsidR="00E33555" w:rsidRPr="00476289" w:rsidRDefault="00476289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B58C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</w:tr>
      <w:tr w:rsidR="00E33555" w:rsidRPr="00066B76" w14:paraId="6CE0FC1A" w14:textId="77777777" w:rsidTr="0077122D">
        <w:trPr>
          <w:trHeight w:val="410"/>
        </w:trPr>
        <w:tc>
          <w:tcPr>
            <w:tcW w:w="1548" w:type="dxa"/>
          </w:tcPr>
          <w:p w14:paraId="1B659EAB" w14:textId="3BBFFE8C" w:rsidR="00E33555" w:rsidRPr="00476289" w:rsidRDefault="0077122D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2</w:t>
            </w:r>
          </w:p>
        </w:tc>
        <w:tc>
          <w:tcPr>
            <w:tcW w:w="6030" w:type="dxa"/>
          </w:tcPr>
          <w:p w14:paraId="7AB09826" w14:textId="7EBC3160" w:rsidR="00B14315" w:rsidRPr="00476289" w:rsidRDefault="00B14315" w:rsidP="00476289">
            <w:pPr>
              <w:tabs>
                <w:tab w:val="left" w:pos="1418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 w:rsidRPr="00476289">
              <w:rPr>
                <w:rFonts w:ascii="Times New Roman" w:hAnsi="Times New Roman" w:cs="Times New Roman"/>
                <w:sz w:val="24"/>
                <w:szCs w:val="24"/>
              </w:rPr>
              <w:t>Description of Dataset2</w:t>
            </w:r>
          </w:p>
          <w:p w14:paraId="2484CC08" w14:textId="7F444FA6" w:rsidR="00E33555" w:rsidRPr="00476289" w:rsidRDefault="00E33555" w:rsidP="00476289">
            <w:pPr>
              <w:pStyle w:val="Heading3"/>
              <w:shd w:val="clear" w:color="auto" w:fill="FFFFFF"/>
              <w:spacing w:line="360" w:lineRule="auto"/>
              <w:jc w:val="left"/>
              <w:rPr>
                <w:b w:val="0"/>
                <w:i w:val="0"/>
                <w:color w:val="000000"/>
                <w:sz w:val="24"/>
              </w:rPr>
            </w:pPr>
          </w:p>
        </w:tc>
        <w:tc>
          <w:tcPr>
            <w:tcW w:w="1575" w:type="dxa"/>
          </w:tcPr>
          <w:p w14:paraId="15941471" w14:textId="0971CC59" w:rsidR="00E33555" w:rsidRPr="00476289" w:rsidRDefault="008B58CB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E33555" w:rsidRPr="00066B76" w14:paraId="0E8FF1F8" w14:textId="77777777" w:rsidTr="0077122D">
        <w:trPr>
          <w:trHeight w:val="410"/>
        </w:trPr>
        <w:tc>
          <w:tcPr>
            <w:tcW w:w="1548" w:type="dxa"/>
          </w:tcPr>
          <w:p w14:paraId="0E347579" w14:textId="2AB37256" w:rsidR="00E33555" w:rsidRPr="00476289" w:rsidRDefault="0077122D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3</w:t>
            </w:r>
          </w:p>
        </w:tc>
        <w:tc>
          <w:tcPr>
            <w:tcW w:w="6030" w:type="dxa"/>
          </w:tcPr>
          <w:p w14:paraId="15C8637A" w14:textId="05D23EF2" w:rsidR="00B14315" w:rsidRPr="00476289" w:rsidRDefault="00B14315" w:rsidP="0047628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6289">
              <w:rPr>
                <w:rFonts w:ascii="Times New Roman" w:hAnsi="Times New Roman" w:cs="Times New Roman"/>
                <w:sz w:val="24"/>
                <w:szCs w:val="24"/>
              </w:rPr>
              <w:t>Features selected using F-score</w:t>
            </w:r>
          </w:p>
          <w:p w14:paraId="0D8B5889" w14:textId="546DDD1C" w:rsidR="00E33555" w:rsidRPr="00476289" w:rsidRDefault="00E33555" w:rsidP="00476289">
            <w:pPr>
              <w:pStyle w:val="Heading3"/>
              <w:shd w:val="clear" w:color="auto" w:fill="FFFFFF"/>
              <w:spacing w:line="360" w:lineRule="auto"/>
              <w:jc w:val="left"/>
              <w:rPr>
                <w:rStyle w:val="mw-headline"/>
                <w:b w:val="0"/>
                <w:i w:val="0"/>
                <w:color w:val="000000"/>
                <w:sz w:val="24"/>
              </w:rPr>
            </w:pPr>
          </w:p>
        </w:tc>
        <w:tc>
          <w:tcPr>
            <w:tcW w:w="1575" w:type="dxa"/>
          </w:tcPr>
          <w:p w14:paraId="35D02E60" w14:textId="71C9F4EE" w:rsidR="00E33555" w:rsidRPr="00476289" w:rsidRDefault="00476289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B58CB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E33555" w:rsidRPr="00066B76" w14:paraId="0698AD6A" w14:textId="77777777" w:rsidTr="0077122D">
        <w:trPr>
          <w:trHeight w:val="410"/>
        </w:trPr>
        <w:tc>
          <w:tcPr>
            <w:tcW w:w="1548" w:type="dxa"/>
          </w:tcPr>
          <w:p w14:paraId="43426972" w14:textId="2D06442E" w:rsidR="00E33555" w:rsidRPr="00476289" w:rsidRDefault="0077122D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6030" w:type="dxa"/>
          </w:tcPr>
          <w:p w14:paraId="7782B3CA" w14:textId="4F003920" w:rsidR="00B14315" w:rsidRPr="00476289" w:rsidRDefault="00B14315" w:rsidP="0047628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6289">
              <w:rPr>
                <w:rFonts w:ascii="Times New Roman" w:hAnsi="Times New Roman" w:cs="Times New Roman"/>
                <w:sz w:val="24"/>
                <w:szCs w:val="24"/>
              </w:rPr>
              <w:t>Features selected using PCC</w:t>
            </w:r>
          </w:p>
          <w:p w14:paraId="65D416A6" w14:textId="76355820" w:rsidR="00E33555" w:rsidRPr="00476289" w:rsidRDefault="00E33555" w:rsidP="00476289">
            <w:pPr>
              <w:pStyle w:val="Heading3"/>
              <w:shd w:val="clear" w:color="auto" w:fill="FFFFFF"/>
              <w:spacing w:line="360" w:lineRule="auto"/>
              <w:jc w:val="left"/>
              <w:rPr>
                <w:rStyle w:val="mw-headline"/>
                <w:b w:val="0"/>
                <w:i w:val="0"/>
                <w:color w:val="000000"/>
                <w:sz w:val="24"/>
              </w:rPr>
            </w:pPr>
          </w:p>
        </w:tc>
        <w:tc>
          <w:tcPr>
            <w:tcW w:w="1575" w:type="dxa"/>
          </w:tcPr>
          <w:p w14:paraId="1475CF26" w14:textId="0CE6C744" w:rsidR="00E33555" w:rsidRPr="00476289" w:rsidRDefault="008B58CB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</w:tr>
      <w:tr w:rsidR="00E33555" w:rsidRPr="00066B76" w14:paraId="225AD78A" w14:textId="77777777" w:rsidTr="0077122D">
        <w:trPr>
          <w:trHeight w:val="125"/>
        </w:trPr>
        <w:tc>
          <w:tcPr>
            <w:tcW w:w="1548" w:type="dxa"/>
          </w:tcPr>
          <w:p w14:paraId="2A416F5C" w14:textId="43DB21D4" w:rsidR="00E33555" w:rsidRPr="00476289" w:rsidRDefault="0077122D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5</w:t>
            </w:r>
          </w:p>
        </w:tc>
        <w:tc>
          <w:tcPr>
            <w:tcW w:w="6030" w:type="dxa"/>
          </w:tcPr>
          <w:p w14:paraId="58F2ED2F" w14:textId="484A0D43" w:rsidR="00B14315" w:rsidRPr="00476289" w:rsidRDefault="00B14315" w:rsidP="0047628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6289">
              <w:rPr>
                <w:rFonts w:ascii="Times New Roman" w:hAnsi="Times New Roman" w:cs="Times New Roman"/>
                <w:sz w:val="24"/>
                <w:szCs w:val="24"/>
              </w:rPr>
              <w:t>Features selected using SVM-RFE</w:t>
            </w:r>
          </w:p>
          <w:p w14:paraId="2B59EA93" w14:textId="46662DAC" w:rsidR="00E33555" w:rsidRPr="00476289" w:rsidRDefault="00E33555" w:rsidP="00476289">
            <w:pPr>
              <w:pStyle w:val="Heading3"/>
              <w:shd w:val="clear" w:color="auto" w:fill="FFFFFF"/>
              <w:spacing w:line="360" w:lineRule="auto"/>
              <w:jc w:val="left"/>
              <w:rPr>
                <w:b w:val="0"/>
                <w:i w:val="0"/>
                <w:sz w:val="24"/>
              </w:rPr>
            </w:pPr>
          </w:p>
        </w:tc>
        <w:tc>
          <w:tcPr>
            <w:tcW w:w="1575" w:type="dxa"/>
          </w:tcPr>
          <w:p w14:paraId="3388CE30" w14:textId="0ACE6476" w:rsidR="00E33555" w:rsidRPr="00476289" w:rsidRDefault="008B58CB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E33555" w:rsidRPr="00066B76" w14:paraId="53DC6CB1" w14:textId="77777777" w:rsidTr="0077122D">
        <w:trPr>
          <w:trHeight w:val="782"/>
        </w:trPr>
        <w:tc>
          <w:tcPr>
            <w:tcW w:w="1548" w:type="dxa"/>
          </w:tcPr>
          <w:p w14:paraId="120B8348" w14:textId="44F3ACBE" w:rsidR="00E33555" w:rsidRPr="00476289" w:rsidRDefault="0077122D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  <w:r w:rsidR="00476289" w:rsidRPr="00476289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6030" w:type="dxa"/>
          </w:tcPr>
          <w:p w14:paraId="32D33173" w14:textId="7AD12A2C" w:rsidR="00B14315" w:rsidRPr="00476289" w:rsidRDefault="00B14315" w:rsidP="0047628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476289">
              <w:rPr>
                <w:rFonts w:ascii="Times New Roman" w:hAnsi="Times New Roman" w:cs="Times New Roman"/>
                <w:sz w:val="24"/>
                <w:szCs w:val="24"/>
              </w:rPr>
              <w:t>Features selected using Forward Stagewise Selection</w:t>
            </w:r>
          </w:p>
          <w:p w14:paraId="5EB812D5" w14:textId="6A0A93C1" w:rsidR="00E33555" w:rsidRPr="00476289" w:rsidRDefault="00E33555" w:rsidP="00476289">
            <w:pPr>
              <w:pStyle w:val="Heading3"/>
              <w:shd w:val="clear" w:color="auto" w:fill="FFFFFF"/>
              <w:spacing w:line="360" w:lineRule="auto"/>
              <w:jc w:val="left"/>
              <w:rPr>
                <w:b w:val="0"/>
                <w:i w:val="0"/>
                <w:sz w:val="24"/>
              </w:rPr>
            </w:pPr>
          </w:p>
        </w:tc>
        <w:tc>
          <w:tcPr>
            <w:tcW w:w="1575" w:type="dxa"/>
          </w:tcPr>
          <w:p w14:paraId="56B75FA0" w14:textId="365B1C7C" w:rsidR="00E33555" w:rsidRPr="00476289" w:rsidRDefault="008B58CB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</w:t>
            </w:r>
          </w:p>
        </w:tc>
      </w:tr>
      <w:tr w:rsidR="00C256BC" w:rsidRPr="00066B76" w14:paraId="554A57B5" w14:textId="77777777" w:rsidTr="0077122D">
        <w:trPr>
          <w:trHeight w:val="782"/>
        </w:trPr>
        <w:tc>
          <w:tcPr>
            <w:tcW w:w="1548" w:type="dxa"/>
          </w:tcPr>
          <w:p w14:paraId="7431D5DC" w14:textId="78B9254F" w:rsidR="00C256BC" w:rsidRPr="00476289" w:rsidRDefault="0077122D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  <w:r w:rsidR="00C256BC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6030" w:type="dxa"/>
          </w:tcPr>
          <w:p w14:paraId="36E63BAE" w14:textId="24C048C9" w:rsidR="00C256BC" w:rsidRPr="00476289" w:rsidRDefault="00C256BC" w:rsidP="0047628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ult of Classification algorithms for every Feature Selection used on PIMA Indians Dataset (Accuracy)</w:t>
            </w:r>
          </w:p>
        </w:tc>
        <w:tc>
          <w:tcPr>
            <w:tcW w:w="1575" w:type="dxa"/>
          </w:tcPr>
          <w:p w14:paraId="398C4546" w14:textId="3B34B805" w:rsidR="00C256BC" w:rsidRDefault="008B58CB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C256BC" w:rsidRPr="00066B76" w14:paraId="22926116" w14:textId="77777777" w:rsidTr="0077122D">
        <w:trPr>
          <w:trHeight w:val="782"/>
        </w:trPr>
        <w:tc>
          <w:tcPr>
            <w:tcW w:w="1548" w:type="dxa"/>
          </w:tcPr>
          <w:p w14:paraId="7FC52F1C" w14:textId="34807F15" w:rsidR="00C256BC" w:rsidRDefault="0077122D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  <w:r w:rsidR="00C256BC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030" w:type="dxa"/>
          </w:tcPr>
          <w:p w14:paraId="4AAD3A6F" w14:textId="4E92E539" w:rsidR="00C256BC" w:rsidRDefault="00C256BC" w:rsidP="0047628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ult of Classification algorithms for every Feature Selection used on Dataset2 (Accuracy)</w:t>
            </w:r>
          </w:p>
        </w:tc>
        <w:tc>
          <w:tcPr>
            <w:tcW w:w="1575" w:type="dxa"/>
          </w:tcPr>
          <w:p w14:paraId="72A79880" w14:textId="7CD9738C" w:rsidR="00C256BC" w:rsidRDefault="008B58CB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</w:t>
            </w:r>
          </w:p>
        </w:tc>
      </w:tr>
      <w:tr w:rsidR="00C256BC" w:rsidRPr="00066B76" w14:paraId="5406D44A" w14:textId="77777777" w:rsidTr="0077122D">
        <w:trPr>
          <w:trHeight w:val="782"/>
        </w:trPr>
        <w:tc>
          <w:tcPr>
            <w:tcW w:w="1548" w:type="dxa"/>
          </w:tcPr>
          <w:p w14:paraId="61C80A50" w14:textId="24C8C5CA" w:rsidR="00C256BC" w:rsidRDefault="0077122D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  <w:r w:rsidR="00C256BC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6030" w:type="dxa"/>
          </w:tcPr>
          <w:p w14:paraId="5240923A" w14:textId="1D2F1DAA" w:rsidR="00C256BC" w:rsidRDefault="00C256BC" w:rsidP="0047628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omparison of Accuracy</w:t>
            </w:r>
          </w:p>
        </w:tc>
        <w:tc>
          <w:tcPr>
            <w:tcW w:w="1575" w:type="dxa"/>
          </w:tcPr>
          <w:p w14:paraId="12369BE1" w14:textId="275DE072" w:rsidR="00C256BC" w:rsidRDefault="008B58CB" w:rsidP="00476289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-26</w:t>
            </w:r>
          </w:p>
        </w:tc>
      </w:tr>
    </w:tbl>
    <w:p w14:paraId="0A11BE00" w14:textId="77777777" w:rsidR="00E33555" w:rsidRDefault="00E33555" w:rsidP="006C5E37">
      <w:pPr>
        <w:spacing w:after="0" w:line="36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E33555" w:rsidSect="006A601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E33555"/>
    <w:rsid w:val="001252F6"/>
    <w:rsid w:val="002C3006"/>
    <w:rsid w:val="00476289"/>
    <w:rsid w:val="004B4627"/>
    <w:rsid w:val="006A601C"/>
    <w:rsid w:val="006C5E37"/>
    <w:rsid w:val="0077122D"/>
    <w:rsid w:val="00804A9D"/>
    <w:rsid w:val="008B58CB"/>
    <w:rsid w:val="00A201E7"/>
    <w:rsid w:val="00B14315"/>
    <w:rsid w:val="00B422D2"/>
    <w:rsid w:val="00B86B39"/>
    <w:rsid w:val="00C256BC"/>
    <w:rsid w:val="00CC769B"/>
    <w:rsid w:val="00E33555"/>
    <w:rsid w:val="00FB68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6FFC570"/>
  <w15:docId w15:val="{192253CC-8F90-4B11-AFF1-175DDC0303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33555"/>
    <w:rPr>
      <w:rFonts w:eastAsiaTheme="minorEastAsia"/>
      <w:lang w:val="en-IN" w:eastAsia="en-IN"/>
    </w:rPr>
  </w:style>
  <w:style w:type="paragraph" w:styleId="Heading3">
    <w:name w:val="heading 3"/>
    <w:basedOn w:val="Normal"/>
    <w:next w:val="Normal"/>
    <w:link w:val="Heading3Char"/>
    <w:qFormat/>
    <w:rsid w:val="00E33555"/>
    <w:pPr>
      <w:keepNext/>
      <w:spacing w:after="0" w:line="240" w:lineRule="auto"/>
      <w:jc w:val="center"/>
      <w:outlineLvl w:val="2"/>
    </w:pPr>
    <w:rPr>
      <w:rFonts w:ascii="Times New Roman" w:eastAsia="Times New Roman" w:hAnsi="Times New Roman" w:cs="Times New Roman"/>
      <w:b/>
      <w:bCs/>
      <w:i/>
      <w:iCs/>
      <w:sz w:val="32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E33555"/>
    <w:rPr>
      <w:rFonts w:ascii="Times New Roman" w:eastAsia="Times New Roman" w:hAnsi="Times New Roman" w:cs="Times New Roman"/>
      <w:b/>
      <w:bCs/>
      <w:i/>
      <w:iCs/>
      <w:sz w:val="32"/>
      <w:szCs w:val="24"/>
      <w:lang w:val="en-IN" w:eastAsia="en-IN"/>
    </w:rPr>
  </w:style>
  <w:style w:type="table" w:styleId="TableGrid">
    <w:name w:val="Table Grid"/>
    <w:basedOn w:val="TableNormal"/>
    <w:uiPriority w:val="59"/>
    <w:rsid w:val="00E33555"/>
    <w:pPr>
      <w:spacing w:after="0" w:line="240" w:lineRule="auto"/>
    </w:pPr>
    <w:rPr>
      <w:rFonts w:eastAsiaTheme="minorEastAsia"/>
      <w:lang w:val="en-IN" w:eastAsia="en-IN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customStyle="1" w:styleId="mw-headline">
    <w:name w:val="mw-headline"/>
    <w:basedOn w:val="DefaultParagraphFont"/>
    <w:rsid w:val="00E335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</Pages>
  <Words>176</Words>
  <Characters>1006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lab</dc:creator>
  <cp:lastModifiedBy>Aditya Pradhan</cp:lastModifiedBy>
  <cp:revision>16</cp:revision>
  <dcterms:created xsi:type="dcterms:W3CDTF">2017-05-06T10:03:00Z</dcterms:created>
  <dcterms:modified xsi:type="dcterms:W3CDTF">2023-12-20T08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cf07f11f655dc699cfbbe93d2e911e55a55c79c82f70a29024edf44b7a74207d</vt:lpwstr>
  </property>
</Properties>
</file>